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r w:rsidR="009C09CC">
        <w:t xml:space="preserve">Banerje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Banerje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Banerje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como arboles de decisión, random forest</w:t>
      </w:r>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r w:rsidR="0016350F">
        <w:t>tambien</w:t>
      </w:r>
      <w:r w:rsidR="00E42001">
        <w:t>,</w:t>
      </w:r>
      <w:r w:rsidR="00FA0176">
        <w:t xml:space="preserve"> se encontró que los algoritmos de boosting </w:t>
      </w:r>
      <w:r w:rsidR="00166130">
        <w:t xml:space="preserve">y random forest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r w:rsidR="00EE4F3D">
        <w:t xml:space="preserve">crisp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graph transformer,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r w:rsidR="009C09CC" w:rsidRPr="00E54B8A">
        <w:rPr>
          <w:color w:val="000000" w:themeColor="text1"/>
        </w:rPr>
        <w:t xml:space="preserve">Wolter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r w:rsidRPr="00E54B8A">
        <w:rPr>
          <w:color w:val="000000" w:themeColor="text1"/>
        </w:rPr>
        <w:t xml:space="preserve">Wolter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one hot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r w:rsidR="009C09CC">
        <w:t xml:space="preserve">Maiti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Maiti et al. (2014)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machine learning</w:t>
      </w:r>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logística, siendo modelos como ra</w:t>
      </w:r>
      <w:r w:rsidR="00EF4FB2">
        <w:t xml:space="preserve">ndom forest, arima,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de autoregresión</w:t>
      </w:r>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Banerje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r>
        <w:t xml:space="preserve">Random </w:t>
      </w:r>
      <w:r w:rsidR="007268D1">
        <w:t xml:space="preserve">forest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5A05576"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r w:rsidR="001B3969">
        <w:t>l</w:t>
      </w:r>
      <w:r w:rsidR="00B7696A">
        <w:t>a caden</w:t>
      </w:r>
      <w:r w:rsidR="0074543D">
        <w:t xml:space="preserve">a de suministro en entornos de baja demanda y alta variabilidad </w:t>
      </w:r>
      <w:r w:rsidR="005A2B72">
        <w:t xml:space="preserve">por lo que </w:t>
      </w:r>
      <w:r w:rsidR="005A2B72">
        <w:lastRenderedPageBreak/>
        <w:t>utiliza el algoritmo de random forest</w:t>
      </w:r>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random forest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xml:space="preserve">, varios estudios exploran el uso de redes neuronales para mejorar la predicción de tiempos de entrega en la cadena de suministros. En el documento de </w:t>
      </w:r>
      <w:r w:rsidR="00E725A8">
        <w:t>Steinberg et al. (2023)</w:t>
      </w:r>
      <w:r w:rsidR="00E725A8">
        <w:t>,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F20B225" w:rsidR="00475AEC" w:rsidRDefault="00E725A8" w:rsidP="00235E50">
      <w:pPr>
        <w:pStyle w:val="Textoindependiente"/>
        <w:spacing w:line="276" w:lineRule="auto"/>
        <w:ind w:left="820" w:right="128"/>
        <w:jc w:val="both"/>
        <w:rPr>
          <w:color w:val="000000" w:themeColor="text1"/>
        </w:rPr>
      </w:pPr>
      <w:r>
        <w:t xml:space="preserve">Por su parte </w:t>
      </w:r>
      <w:r w:rsidRPr="00E54B8A">
        <w:rPr>
          <w:color w:val="000000" w:themeColor="text1"/>
        </w:rPr>
        <w:t>Wolter y Hanne (2024)</w:t>
      </w:r>
      <w:r>
        <w:rPr>
          <w:color w:val="000000" w:themeColor="text1"/>
        </w:rPr>
        <w:t xml:space="preserve"> implementaron un modelo </w:t>
      </w:r>
      <w:r w:rsidR="002122F5">
        <w:rPr>
          <w:color w:val="000000" w:themeColor="text1"/>
        </w:rPr>
        <w:t>de RNN para predecir tiempos de entrega en servicios a domicilios, logrando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r>
        <w:t>Maiti et al. (2014)</w:t>
      </w:r>
      <w:r>
        <w:t>,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41D9176D" w:rsidR="00B6484E" w:rsidRDefault="00B6484E" w:rsidP="00235E50">
      <w:pPr>
        <w:pStyle w:val="Textoindependiente"/>
        <w:spacing w:line="276" w:lineRule="auto"/>
        <w:ind w:left="820" w:right="128"/>
        <w:jc w:val="both"/>
        <w:rPr>
          <w:color w:val="000000" w:themeColor="text1"/>
        </w:rPr>
      </w:pPr>
      <w:r>
        <w:rPr>
          <w:color w:val="000000" w:themeColor="text1"/>
        </w:rPr>
        <w:t>Consideramos que los modelos RNN ofrecen una gran ventaja en proyectos como el planteado, que busca predecir los tiempos de entrega, la capacidad de estos modelos para detectar patrones no lineales, sin embargo se debe revisar si el volumen de datos es suficientes.</w:t>
      </w:r>
    </w:p>
    <w:p w14:paraId="4588F95C" w14:textId="77777777" w:rsidR="002122F5" w:rsidRDefault="002122F5" w:rsidP="00235E50">
      <w:pPr>
        <w:pStyle w:val="Textoindependiente"/>
        <w:spacing w:line="276" w:lineRule="auto"/>
        <w:ind w:left="820" w:right="128"/>
        <w:jc w:val="both"/>
      </w:pPr>
    </w:p>
    <w:p w14:paraId="32765185" w14:textId="77777777" w:rsidR="00941E47" w:rsidRDefault="00941E47" w:rsidP="00941E47">
      <w:pPr>
        <w:pStyle w:val="Textoindependiente"/>
        <w:spacing w:line="276" w:lineRule="auto"/>
        <w:ind w:right="128"/>
      </w:pPr>
    </w:p>
    <w:p w14:paraId="3808579D" w14:textId="77777777" w:rsidR="00941E47" w:rsidRDefault="00941E47" w:rsidP="00941E47">
      <w:pPr>
        <w:pStyle w:val="Textoindependiente"/>
        <w:spacing w:line="276" w:lineRule="auto"/>
        <w:ind w:right="128"/>
      </w:pPr>
    </w:p>
    <w:p w14:paraId="6CCE878B" w14:textId="77777777" w:rsidR="00941E47" w:rsidRDefault="00941E47" w:rsidP="00941E47">
      <w:pPr>
        <w:pStyle w:val="Textoindependiente"/>
        <w:spacing w:line="276" w:lineRule="auto"/>
        <w:ind w:right="128"/>
      </w:pPr>
    </w:p>
    <w:p w14:paraId="3B5A9A6E" w14:textId="78E73FDB" w:rsidR="009B2D80" w:rsidRDefault="007268D1">
      <w:pPr>
        <w:pStyle w:val="Textoindependiente"/>
        <w:spacing w:line="276" w:lineRule="auto"/>
        <w:ind w:left="820" w:right="128"/>
      </w:pPr>
      <w:r>
        <w:t>Céntrese en los métodos, modelos de ML o enfoques ya aplicados en proyectos</w:t>
      </w:r>
      <w:r>
        <w:rPr>
          <w:spacing w:val="1"/>
        </w:rPr>
        <w:t xml:space="preserve"> </w:t>
      </w:r>
      <w:r>
        <w:t>similares al que están desarrollando. Se espera que ud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r>
        <w:t>ud</w:t>
      </w:r>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lastRenderedPageBreak/>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soluciones tecnologico-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47347"/>
    <w:rsid w:val="000477B1"/>
    <w:rsid w:val="0005010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199D"/>
    <w:rsid w:val="000B4BDF"/>
    <w:rsid w:val="000E1C1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D5B3E"/>
    <w:rsid w:val="001D6ECA"/>
    <w:rsid w:val="001F62DD"/>
    <w:rsid w:val="00211A01"/>
    <w:rsid w:val="00211C2A"/>
    <w:rsid w:val="002122F5"/>
    <w:rsid w:val="0022358D"/>
    <w:rsid w:val="00235E50"/>
    <w:rsid w:val="00237001"/>
    <w:rsid w:val="00242C37"/>
    <w:rsid w:val="00251A0B"/>
    <w:rsid w:val="002606F7"/>
    <w:rsid w:val="00261458"/>
    <w:rsid w:val="00267FA4"/>
    <w:rsid w:val="00274475"/>
    <w:rsid w:val="0027563D"/>
    <w:rsid w:val="00276905"/>
    <w:rsid w:val="002A6B2B"/>
    <w:rsid w:val="002A7D65"/>
    <w:rsid w:val="002B6FC4"/>
    <w:rsid w:val="002C5845"/>
    <w:rsid w:val="002D73E3"/>
    <w:rsid w:val="002E28D8"/>
    <w:rsid w:val="002E3007"/>
    <w:rsid w:val="002E78C8"/>
    <w:rsid w:val="00303C4B"/>
    <w:rsid w:val="00304293"/>
    <w:rsid w:val="00305488"/>
    <w:rsid w:val="00314229"/>
    <w:rsid w:val="0032328A"/>
    <w:rsid w:val="00332C88"/>
    <w:rsid w:val="0033427A"/>
    <w:rsid w:val="00350C03"/>
    <w:rsid w:val="00352837"/>
    <w:rsid w:val="00352A49"/>
    <w:rsid w:val="00357992"/>
    <w:rsid w:val="0036105C"/>
    <w:rsid w:val="003630B7"/>
    <w:rsid w:val="00380F88"/>
    <w:rsid w:val="0038284F"/>
    <w:rsid w:val="003844CD"/>
    <w:rsid w:val="0038516C"/>
    <w:rsid w:val="00394594"/>
    <w:rsid w:val="003A2119"/>
    <w:rsid w:val="003A32F1"/>
    <w:rsid w:val="003C5EB9"/>
    <w:rsid w:val="003D0729"/>
    <w:rsid w:val="003D58E5"/>
    <w:rsid w:val="003F259E"/>
    <w:rsid w:val="003F318C"/>
    <w:rsid w:val="00400590"/>
    <w:rsid w:val="00400BA3"/>
    <w:rsid w:val="00403688"/>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33AD"/>
    <w:rsid w:val="004D6487"/>
    <w:rsid w:val="004F1EA0"/>
    <w:rsid w:val="004F3B44"/>
    <w:rsid w:val="004F5DB3"/>
    <w:rsid w:val="004F7E16"/>
    <w:rsid w:val="00503A87"/>
    <w:rsid w:val="005138EF"/>
    <w:rsid w:val="00514783"/>
    <w:rsid w:val="00560020"/>
    <w:rsid w:val="00576658"/>
    <w:rsid w:val="00580B11"/>
    <w:rsid w:val="00583580"/>
    <w:rsid w:val="00586225"/>
    <w:rsid w:val="005A14EB"/>
    <w:rsid w:val="005A1EC4"/>
    <w:rsid w:val="005A2B72"/>
    <w:rsid w:val="005B52C2"/>
    <w:rsid w:val="005B6FE8"/>
    <w:rsid w:val="005D36DB"/>
    <w:rsid w:val="005E20CE"/>
    <w:rsid w:val="005E34F0"/>
    <w:rsid w:val="005E790E"/>
    <w:rsid w:val="005F33A3"/>
    <w:rsid w:val="005F3EA8"/>
    <w:rsid w:val="0060255E"/>
    <w:rsid w:val="0061210B"/>
    <w:rsid w:val="006234E9"/>
    <w:rsid w:val="00642956"/>
    <w:rsid w:val="006625FF"/>
    <w:rsid w:val="00664460"/>
    <w:rsid w:val="00665D43"/>
    <w:rsid w:val="00676145"/>
    <w:rsid w:val="006849F6"/>
    <w:rsid w:val="00692621"/>
    <w:rsid w:val="00694BD1"/>
    <w:rsid w:val="00695D76"/>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2DE6"/>
    <w:rsid w:val="00737E1D"/>
    <w:rsid w:val="0074543D"/>
    <w:rsid w:val="0075356E"/>
    <w:rsid w:val="00753C4F"/>
    <w:rsid w:val="00757081"/>
    <w:rsid w:val="00761DC4"/>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22A36"/>
    <w:rsid w:val="00830DAF"/>
    <w:rsid w:val="008312FA"/>
    <w:rsid w:val="00831AE3"/>
    <w:rsid w:val="0083385F"/>
    <w:rsid w:val="0084661F"/>
    <w:rsid w:val="00852588"/>
    <w:rsid w:val="00854CA0"/>
    <w:rsid w:val="00862867"/>
    <w:rsid w:val="00865696"/>
    <w:rsid w:val="008668EF"/>
    <w:rsid w:val="00876528"/>
    <w:rsid w:val="00896645"/>
    <w:rsid w:val="008C411F"/>
    <w:rsid w:val="008D19D3"/>
    <w:rsid w:val="008D7B09"/>
    <w:rsid w:val="008F2919"/>
    <w:rsid w:val="008F7291"/>
    <w:rsid w:val="0091718D"/>
    <w:rsid w:val="009231BF"/>
    <w:rsid w:val="0092594D"/>
    <w:rsid w:val="00941E47"/>
    <w:rsid w:val="009503AF"/>
    <w:rsid w:val="00953919"/>
    <w:rsid w:val="00955858"/>
    <w:rsid w:val="00955C29"/>
    <w:rsid w:val="00957721"/>
    <w:rsid w:val="00960CFD"/>
    <w:rsid w:val="00971E82"/>
    <w:rsid w:val="00975105"/>
    <w:rsid w:val="00975BE9"/>
    <w:rsid w:val="0097763B"/>
    <w:rsid w:val="009778D8"/>
    <w:rsid w:val="00985958"/>
    <w:rsid w:val="00991086"/>
    <w:rsid w:val="009A6EDD"/>
    <w:rsid w:val="009B2D80"/>
    <w:rsid w:val="009C09CC"/>
    <w:rsid w:val="009C4D7A"/>
    <w:rsid w:val="009C580D"/>
    <w:rsid w:val="009E1FEC"/>
    <w:rsid w:val="009E5215"/>
    <w:rsid w:val="009F7EBD"/>
    <w:rsid w:val="00A4738B"/>
    <w:rsid w:val="00A50309"/>
    <w:rsid w:val="00A545FD"/>
    <w:rsid w:val="00A57804"/>
    <w:rsid w:val="00A63D5B"/>
    <w:rsid w:val="00A82692"/>
    <w:rsid w:val="00A9273C"/>
    <w:rsid w:val="00A946E4"/>
    <w:rsid w:val="00A9533A"/>
    <w:rsid w:val="00A953D0"/>
    <w:rsid w:val="00A97734"/>
    <w:rsid w:val="00AA05AE"/>
    <w:rsid w:val="00AB0BAD"/>
    <w:rsid w:val="00AB1ACC"/>
    <w:rsid w:val="00AB5FE1"/>
    <w:rsid w:val="00AB7D9B"/>
    <w:rsid w:val="00AC4737"/>
    <w:rsid w:val="00AC6D41"/>
    <w:rsid w:val="00AD4DBC"/>
    <w:rsid w:val="00B166B6"/>
    <w:rsid w:val="00B350E5"/>
    <w:rsid w:val="00B4048E"/>
    <w:rsid w:val="00B45A95"/>
    <w:rsid w:val="00B51A52"/>
    <w:rsid w:val="00B530B0"/>
    <w:rsid w:val="00B6484E"/>
    <w:rsid w:val="00B7696A"/>
    <w:rsid w:val="00B77F4E"/>
    <w:rsid w:val="00B8617C"/>
    <w:rsid w:val="00B918E4"/>
    <w:rsid w:val="00B94FD8"/>
    <w:rsid w:val="00B9721B"/>
    <w:rsid w:val="00BA528A"/>
    <w:rsid w:val="00BA70BE"/>
    <w:rsid w:val="00BB14C5"/>
    <w:rsid w:val="00BC7A0D"/>
    <w:rsid w:val="00BE3855"/>
    <w:rsid w:val="00BF4B7C"/>
    <w:rsid w:val="00C03126"/>
    <w:rsid w:val="00C0346C"/>
    <w:rsid w:val="00C10167"/>
    <w:rsid w:val="00C13747"/>
    <w:rsid w:val="00C206F7"/>
    <w:rsid w:val="00C225CE"/>
    <w:rsid w:val="00C3532A"/>
    <w:rsid w:val="00C42222"/>
    <w:rsid w:val="00C4251C"/>
    <w:rsid w:val="00C53E87"/>
    <w:rsid w:val="00C56560"/>
    <w:rsid w:val="00C56DCB"/>
    <w:rsid w:val="00C74F11"/>
    <w:rsid w:val="00C7590B"/>
    <w:rsid w:val="00C82FCA"/>
    <w:rsid w:val="00C970F5"/>
    <w:rsid w:val="00CC56CA"/>
    <w:rsid w:val="00CC7340"/>
    <w:rsid w:val="00CD34FD"/>
    <w:rsid w:val="00CE1087"/>
    <w:rsid w:val="00CF5AD1"/>
    <w:rsid w:val="00D24314"/>
    <w:rsid w:val="00D26CC1"/>
    <w:rsid w:val="00D27695"/>
    <w:rsid w:val="00D30586"/>
    <w:rsid w:val="00D3470C"/>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D0B0E"/>
    <w:rsid w:val="00DF6E37"/>
    <w:rsid w:val="00E00E2C"/>
    <w:rsid w:val="00E066C9"/>
    <w:rsid w:val="00E240A2"/>
    <w:rsid w:val="00E30541"/>
    <w:rsid w:val="00E335EF"/>
    <w:rsid w:val="00E353E6"/>
    <w:rsid w:val="00E36C4D"/>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662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52D9"/>
    <w:rsid w:val="00F60B24"/>
    <w:rsid w:val="00F81C99"/>
    <w:rsid w:val="00F84A6B"/>
    <w:rsid w:val="00FA0176"/>
    <w:rsid w:val="00FA1B1A"/>
    <w:rsid w:val="00FB3950"/>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s>
</file>

<file path=customXml/itemProps1.xml><?xml version="1.0" encoding="utf-8"?>
<ds:datastoreItem xmlns:ds="http://schemas.openxmlformats.org/officeDocument/2006/customXml" ds:itemID="{2C18408D-394F-4B76-A02C-9FE9BF60B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6</Pages>
  <Words>2299</Words>
  <Characters>12645</Characters>
  <Application>Microsoft Office Word</Application>
  <DocSecurity>0</DocSecurity>
  <Lines>105</Lines>
  <Paragraphs>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Celsa SAS</cp:lastModifiedBy>
  <cp:revision>118</cp:revision>
  <dcterms:created xsi:type="dcterms:W3CDTF">2024-10-09T02:24:00Z</dcterms:created>
  <dcterms:modified xsi:type="dcterms:W3CDTF">2024-10-09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